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FA460E" w:rsidRPr="00C80EE1" w:rsidRDefault="00FA460E" w:rsidP="00FA460E">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Presently, we are interested in examining the differences in neural architectures that evolve in dynamic versus static environments in evolved artificial neural networks (ANNs).</w:t>
      </w:r>
      <w:r w:rsidRPr="00C80EE1">
        <w:rPr>
          <w:sz w:val="22"/>
          <w:szCs w:val="22"/>
        </w:rPr>
        <w:t xml:space="preserve"> Eventually, we hope to expand this project to include a comparison of ANNs </w:t>
      </w:r>
      <w:r>
        <w:rPr>
          <w:sz w:val="22"/>
          <w:szCs w:val="22"/>
        </w:rPr>
        <w:t>and</w:t>
      </w:r>
      <w:r w:rsidRPr="00C80EE1">
        <w:rPr>
          <w:sz w:val="22"/>
          <w:szCs w:val="22"/>
        </w:rPr>
        <w:t xml:space="preserve"> Weight Agnostic Neural Networks (WANNs)</w:t>
      </w:r>
      <w:r>
        <w:rPr>
          <w:sz w:val="22"/>
          <w:szCs w:val="22"/>
        </w:rPr>
        <w:t xml:space="preserve"> evolution facing conditions </w:t>
      </w:r>
      <w:r w:rsidRPr="00C80EE1">
        <w:rPr>
          <w:sz w:val="22"/>
          <w:szCs w:val="22"/>
        </w:rPr>
        <w:fldChar w:fldCharType="begin" w:fldLock="1"/>
      </w:r>
      <w:r w:rsidRPr="00C80EE1">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id":"ITEM-2","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2","issue":"NeurIPS","issued":{"date-parts":[["2019"]]},"page":"1-19","title":"Weight Agnostic Neural Networks","type":"article-journal"},"uris":["http://www.mendeley.com/documents/?uuid=7e6bcb56-44dc-499d-bc21-ba497a07e56f"]}],"mendeley":{"formattedCitation":"(Gaier &amp; Ha, 2019; Stanley &amp; Miikkulainen, 2002)","plainTextFormattedCitation":"(Gaier &amp; Ha, 2019; Stanley &amp; Miikkulainen, 2002)","previouslyFormattedCitation":"(Gaier &amp; Ha, 2019; Stanley &amp; Miikkulainen, 2002)"},"properties":{"noteIndex":0},"schema":"https://github.com/citation-style-language/schema/raw/master/csl-citation.json"}</w:instrText>
      </w:r>
      <w:r w:rsidRPr="00C80EE1">
        <w:rPr>
          <w:sz w:val="22"/>
          <w:szCs w:val="22"/>
        </w:rPr>
        <w:fldChar w:fldCharType="separate"/>
      </w:r>
      <w:r w:rsidRPr="00C80EE1">
        <w:rPr>
          <w:noProof/>
          <w:sz w:val="22"/>
          <w:szCs w:val="22"/>
        </w:rPr>
        <w:t>(Gaier &amp; Ha, 2019; Stanley &amp; Miikkulainen, 2002)</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Pr="00C80EE1">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rPr>
          <w:sz w:val="22"/>
          <w:szCs w:val="22"/>
        </w:rPr>
      </w:pP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4">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FA460E">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Pr="00C80EE1" w:rsidRDefault="00FA460E" w:rsidP="00FA460E">
      <w:pPr>
        <w:spacing w:line="480" w:lineRule="auto"/>
        <w:ind w:firstLine="720"/>
        <w:rPr>
          <w:sz w:val="22"/>
          <w:szCs w:val="22"/>
        </w:rPr>
      </w:pPr>
      <w:r w:rsidRPr="00C80EE1">
        <w:rPr>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FA460E" w:rsidRPr="00C80EE1" w:rsidRDefault="00FA460E" w:rsidP="00FA460E">
      <w:pPr>
        <w:spacing w:line="480" w:lineRule="auto"/>
        <w:ind w:firstLine="720"/>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pStyle w:val="Title"/>
      </w:pPr>
      <w:r>
        <w:t xml:space="preserve">Chapter 2: </w:t>
      </w:r>
      <w:r w:rsidRPr="00C80EE1">
        <w:t>Method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proofErr w:type="spellStart"/>
      <w:r w:rsidRPr="00C80EE1">
        <w:rPr>
          <w:i/>
          <w:sz w:val="22"/>
          <w:szCs w:val="22"/>
        </w:rPr>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lastRenderedPageBreak/>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6"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7"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w:t>
      </w:r>
      <w:r w:rsidRPr="00C80EE1">
        <w:rPr>
          <w:sz w:val="22"/>
          <w:szCs w:val="22"/>
        </w:rPr>
        <w:lastRenderedPageBreak/>
        <w:t>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8">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9" w:history="1">
        <w:r w:rsidRPr="00C80EE1">
          <w:rPr>
            <w:rStyle w:val="Hyperlink"/>
            <w:sz w:val="22"/>
            <w:szCs w:val="22"/>
          </w:rPr>
          <w:t>https://github.com/lpsample/LSample_COGS319</w:t>
        </w:r>
      </w:hyperlink>
      <w:r w:rsidRPr="00C80EE1">
        <w:rPr>
          <w:sz w:val="22"/>
          <w:szCs w:val="22"/>
        </w:rPr>
        <w:t xml:space="preserve">. The complete model can </w:t>
      </w:r>
      <w:r w:rsidRPr="00C80EE1">
        <w:rPr>
          <w:sz w:val="22"/>
          <w:szCs w:val="22"/>
        </w:rPr>
        <w:lastRenderedPageBreak/>
        <w:t>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4 for any input node and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5 for any output nod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rsidR="00FA460E" w:rsidRPr="00C80EE1" w:rsidRDefault="00FA460E" w:rsidP="00FA460E">
      <w:pPr>
        <w:spacing w:line="480" w:lineRule="auto"/>
        <w:ind w:firstLine="720"/>
        <w:rPr>
          <w:sz w:val="22"/>
          <w:szCs w:val="22"/>
        </w:rPr>
      </w:pPr>
      <w:r w:rsidRPr="00C80EE1">
        <w:rPr>
          <w:color w:val="000000"/>
          <w:sz w:val="22"/>
          <w:szCs w:val="22"/>
        </w:rPr>
        <w:lastRenderedPageBreak/>
        <w:t>Functional modularity is one of many measures by which we can examine the differences between ANNs, and while we are using this measure for this project due to time constraint, we hope to expand our analysis in the future.</w:t>
      </w:r>
    </w:p>
    <w:p w:rsidR="00FA460E" w:rsidRPr="00C80EE1" w:rsidRDefault="00FA460E" w:rsidP="00FA460E">
      <w:pPr>
        <w:spacing w:line="480" w:lineRule="auto"/>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691D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
        </w:tc>
        <w:tc>
          <w:tcPr>
            <w:tcW w:w="1671"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leftLDR</w:t>
            </w:r>
            <w:proofErr w:type="spellEnd"/>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691D74">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leftIR</w:t>
            </w:r>
            <w:proofErr w:type="spellEnd"/>
          </w:p>
        </w:tc>
        <w:tc>
          <w:tcPr>
            <w:tcW w:w="1671"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62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r w:rsidRPr="00C80EE1">
              <w:t>Bumper</w:t>
            </w:r>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691D74">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rightIR</w:t>
            </w:r>
            <w:proofErr w:type="spellEnd"/>
          </w:p>
        </w:tc>
        <w:tc>
          <w:tcPr>
            <w:tcW w:w="1671"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rightLDR</w:t>
            </w:r>
            <w:proofErr w:type="spellEnd"/>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691D7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
        </w:tc>
        <w:tc>
          <w:tcPr>
            <w:tcW w:w="1671"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leftLDR</w:t>
            </w:r>
            <w:proofErr w:type="spellEnd"/>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691D74">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leftIR</w:t>
            </w:r>
            <w:proofErr w:type="spellEnd"/>
          </w:p>
        </w:tc>
        <w:tc>
          <w:tcPr>
            <w:tcW w:w="1671"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r w:rsidRPr="00C80EE1">
              <w:t>Bumper</w:t>
            </w:r>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691D74">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lastRenderedPageBreak/>
              <w:t>rightIR</w:t>
            </w:r>
            <w:proofErr w:type="spellEnd"/>
          </w:p>
        </w:tc>
        <w:tc>
          <w:tcPr>
            <w:tcW w:w="1671"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691D74">
            <w:pPr>
              <w:spacing w:line="480" w:lineRule="auto"/>
            </w:pPr>
            <w:proofErr w:type="spellStart"/>
            <w:r w:rsidRPr="00C80EE1">
              <w:t>rightLDR</w:t>
            </w:r>
            <w:proofErr w:type="spellEnd"/>
          </w:p>
        </w:tc>
        <w:tc>
          <w:tcPr>
            <w:tcW w:w="1671"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Pr="00C80EE1" w:rsidRDefault="00FA460E" w:rsidP="00FA460E">
      <w:pPr>
        <w:spacing w:line="480" w:lineRule="auto"/>
        <w:rPr>
          <w:b/>
          <w:sz w:val="22"/>
          <w:szCs w:val="22"/>
        </w:rPr>
      </w:pPr>
      <w:r w:rsidRPr="00C80EE1">
        <w:rPr>
          <w:b/>
          <w:noProof/>
          <w:sz w:val="22"/>
          <w:szCs w:val="22"/>
        </w:rPr>
        <w:drawing>
          <wp:inline distT="0" distB="0" distL="0" distR="0" wp14:anchorId="654AEAFE" wp14:editId="0625F6E8">
            <wp:extent cx="2935111" cy="264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5652" cy="2651086"/>
                    </a:xfrm>
                    <a:prstGeom prst="rect">
                      <a:avLst/>
                    </a:prstGeom>
                  </pic:spPr>
                </pic:pic>
              </a:graphicData>
            </a:graphic>
          </wp:inline>
        </w:drawing>
      </w:r>
      <w:r w:rsidRPr="00C80EE1">
        <w:rPr>
          <w:b/>
          <w:noProof/>
          <w:sz w:val="22"/>
          <w:szCs w:val="22"/>
        </w:rPr>
        <w:drawing>
          <wp:inline distT="0" distB="0" distL="0" distR="0" wp14:anchorId="797DD395" wp14:editId="6B2AE8E6">
            <wp:extent cx="2936444" cy="264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68816" cy="2671935"/>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p w:rsidR="00FA460E" w:rsidRPr="00C71CA1" w:rsidRDefault="00FA460E" w:rsidP="00FA460E">
      <w:pPr>
        <w:spacing w:line="480" w:lineRule="auto"/>
        <w:rPr>
          <w:sz w:val="22"/>
          <w:szCs w:val="22"/>
        </w:rPr>
      </w:pPr>
    </w:p>
    <w:tbl>
      <w:tblPr>
        <w:tblStyle w:val="TableGrid"/>
        <w:tblW w:w="0" w:type="auto"/>
        <w:tblLook w:val="04A0" w:firstRow="1" w:lastRow="0" w:firstColumn="1" w:lastColumn="0" w:noHBand="0" w:noVBand="1"/>
      </w:tblPr>
      <w:tblGrid>
        <w:gridCol w:w="1622"/>
        <w:gridCol w:w="1556"/>
        <w:gridCol w:w="1529"/>
        <w:gridCol w:w="1655"/>
        <w:gridCol w:w="1632"/>
        <w:gridCol w:w="1356"/>
      </w:tblGrid>
      <w:tr w:rsidR="00FA460E" w:rsidRPr="00C80EE1" w:rsidTr="00691D74">
        <w:tc>
          <w:tcPr>
            <w:tcW w:w="1622" w:type="dxa"/>
          </w:tcPr>
          <w:p w:rsidR="00FA460E" w:rsidRPr="00C80EE1" w:rsidRDefault="00FA460E" w:rsidP="00691D74">
            <w:pPr>
              <w:spacing w:line="480" w:lineRule="auto"/>
              <w:jc w:val="center"/>
            </w:pPr>
          </w:p>
        </w:tc>
        <w:tc>
          <w:tcPr>
            <w:tcW w:w="1556" w:type="dxa"/>
          </w:tcPr>
          <w:p w:rsidR="00FA460E" w:rsidRPr="00C80EE1" w:rsidRDefault="00FA460E" w:rsidP="00691D74">
            <w:pPr>
              <w:spacing w:line="480" w:lineRule="auto"/>
              <w:jc w:val="center"/>
            </w:pPr>
            <w:r w:rsidRPr="00C80EE1">
              <w:t>Strong (1.0)</w:t>
            </w:r>
          </w:p>
        </w:tc>
        <w:tc>
          <w:tcPr>
            <w:tcW w:w="1529" w:type="dxa"/>
          </w:tcPr>
          <w:p w:rsidR="00FA460E" w:rsidRPr="00C80EE1" w:rsidRDefault="00FA460E" w:rsidP="00691D74">
            <w:pPr>
              <w:spacing w:line="480" w:lineRule="auto"/>
              <w:jc w:val="center"/>
            </w:pPr>
            <w:r w:rsidRPr="00C80EE1">
              <w:t>Weak (0.5)</w:t>
            </w:r>
          </w:p>
        </w:tc>
        <w:tc>
          <w:tcPr>
            <w:tcW w:w="1655" w:type="dxa"/>
          </w:tcPr>
          <w:p w:rsidR="00FA460E" w:rsidRPr="00C80EE1" w:rsidRDefault="00FA460E" w:rsidP="00691D74">
            <w:pPr>
              <w:spacing w:line="480" w:lineRule="auto"/>
              <w:jc w:val="center"/>
            </w:pPr>
            <w:r w:rsidRPr="00C80EE1">
              <w:t>Excitatory (+)</w:t>
            </w:r>
          </w:p>
        </w:tc>
        <w:tc>
          <w:tcPr>
            <w:tcW w:w="1632" w:type="dxa"/>
          </w:tcPr>
          <w:p w:rsidR="00FA460E" w:rsidRPr="00C80EE1" w:rsidRDefault="00FA460E" w:rsidP="00691D74">
            <w:pPr>
              <w:spacing w:line="480" w:lineRule="auto"/>
              <w:jc w:val="center"/>
            </w:pPr>
            <w:r w:rsidRPr="00C80EE1">
              <w:t>Inhibitory (-)</w:t>
            </w:r>
          </w:p>
        </w:tc>
        <w:tc>
          <w:tcPr>
            <w:tcW w:w="1356" w:type="dxa"/>
          </w:tcPr>
          <w:p w:rsidR="00FA460E" w:rsidRPr="00C80EE1" w:rsidRDefault="00FA460E" w:rsidP="00691D74">
            <w:pPr>
              <w:spacing w:line="480" w:lineRule="auto"/>
              <w:jc w:val="center"/>
            </w:pPr>
            <w:r w:rsidRPr="00C80EE1">
              <w:t>Zero (0.0)</w:t>
            </w:r>
          </w:p>
        </w:tc>
      </w:tr>
      <w:tr w:rsidR="00FA460E" w:rsidRPr="00C80EE1" w:rsidTr="00691D74">
        <w:tc>
          <w:tcPr>
            <w:tcW w:w="1622" w:type="dxa"/>
          </w:tcPr>
          <w:p w:rsidR="00FA460E" w:rsidRPr="00C80EE1" w:rsidRDefault="00FA460E" w:rsidP="00691D74">
            <w:pPr>
              <w:spacing w:line="480" w:lineRule="auto"/>
              <w:jc w:val="center"/>
            </w:pPr>
            <w:r w:rsidRPr="00C80EE1">
              <w:t>Static</w:t>
            </w:r>
          </w:p>
        </w:tc>
        <w:tc>
          <w:tcPr>
            <w:tcW w:w="1556" w:type="dxa"/>
          </w:tcPr>
          <w:p w:rsidR="00FA460E" w:rsidRPr="00C80EE1" w:rsidRDefault="00FA460E" w:rsidP="00691D74">
            <w:pPr>
              <w:spacing w:line="480" w:lineRule="auto"/>
              <w:jc w:val="center"/>
            </w:pPr>
            <w:r w:rsidRPr="00C80EE1">
              <w:t>8</w:t>
            </w:r>
          </w:p>
        </w:tc>
        <w:tc>
          <w:tcPr>
            <w:tcW w:w="1529" w:type="dxa"/>
          </w:tcPr>
          <w:p w:rsidR="00FA460E" w:rsidRPr="00C80EE1" w:rsidRDefault="00FA460E" w:rsidP="00691D74">
            <w:pPr>
              <w:spacing w:line="480" w:lineRule="auto"/>
              <w:jc w:val="center"/>
            </w:pPr>
            <w:r w:rsidRPr="00C80EE1">
              <w:t>8</w:t>
            </w:r>
          </w:p>
        </w:tc>
        <w:tc>
          <w:tcPr>
            <w:tcW w:w="1655" w:type="dxa"/>
          </w:tcPr>
          <w:p w:rsidR="00FA460E" w:rsidRPr="00C80EE1" w:rsidRDefault="00FA460E" w:rsidP="00691D74">
            <w:pPr>
              <w:spacing w:line="480" w:lineRule="auto"/>
              <w:jc w:val="center"/>
            </w:pPr>
            <w:r w:rsidRPr="00C80EE1">
              <w:t>7</w:t>
            </w:r>
          </w:p>
        </w:tc>
        <w:tc>
          <w:tcPr>
            <w:tcW w:w="1632" w:type="dxa"/>
          </w:tcPr>
          <w:p w:rsidR="00FA460E" w:rsidRPr="00C80EE1" w:rsidRDefault="00FA460E" w:rsidP="00691D74">
            <w:pPr>
              <w:spacing w:line="480" w:lineRule="auto"/>
              <w:jc w:val="center"/>
            </w:pPr>
            <w:r w:rsidRPr="00C80EE1">
              <w:t>10</w:t>
            </w:r>
          </w:p>
        </w:tc>
        <w:tc>
          <w:tcPr>
            <w:tcW w:w="1356" w:type="dxa"/>
          </w:tcPr>
          <w:p w:rsidR="00FA460E" w:rsidRPr="00C80EE1" w:rsidRDefault="00FA460E" w:rsidP="00691D74">
            <w:pPr>
              <w:spacing w:line="480" w:lineRule="auto"/>
              <w:jc w:val="center"/>
            </w:pPr>
            <w:r w:rsidRPr="00C80EE1">
              <w:t>3</w:t>
            </w:r>
          </w:p>
        </w:tc>
      </w:tr>
      <w:tr w:rsidR="00FA460E" w:rsidRPr="00C80EE1" w:rsidTr="00691D74">
        <w:tc>
          <w:tcPr>
            <w:tcW w:w="1622" w:type="dxa"/>
          </w:tcPr>
          <w:p w:rsidR="00FA460E" w:rsidRPr="00C80EE1" w:rsidRDefault="00FA460E" w:rsidP="00691D74">
            <w:pPr>
              <w:spacing w:line="480" w:lineRule="auto"/>
              <w:jc w:val="center"/>
            </w:pPr>
            <w:r w:rsidRPr="00C80EE1">
              <w:t>Dynamic</w:t>
            </w:r>
          </w:p>
        </w:tc>
        <w:tc>
          <w:tcPr>
            <w:tcW w:w="1556" w:type="dxa"/>
          </w:tcPr>
          <w:p w:rsidR="00FA460E" w:rsidRPr="00C80EE1" w:rsidRDefault="00FA460E" w:rsidP="00691D74">
            <w:pPr>
              <w:spacing w:line="480" w:lineRule="auto"/>
              <w:jc w:val="center"/>
            </w:pPr>
            <w:r w:rsidRPr="00C80EE1">
              <w:t>9</w:t>
            </w:r>
          </w:p>
        </w:tc>
        <w:tc>
          <w:tcPr>
            <w:tcW w:w="1529" w:type="dxa"/>
          </w:tcPr>
          <w:p w:rsidR="00FA460E" w:rsidRPr="00C80EE1" w:rsidRDefault="00FA460E" w:rsidP="00691D74">
            <w:pPr>
              <w:spacing w:line="480" w:lineRule="auto"/>
              <w:jc w:val="center"/>
            </w:pPr>
            <w:r w:rsidRPr="00C80EE1">
              <w:t>4</w:t>
            </w:r>
          </w:p>
        </w:tc>
        <w:tc>
          <w:tcPr>
            <w:tcW w:w="1655" w:type="dxa"/>
          </w:tcPr>
          <w:p w:rsidR="00FA460E" w:rsidRPr="00C80EE1" w:rsidRDefault="00FA460E" w:rsidP="00691D74">
            <w:pPr>
              <w:spacing w:line="480" w:lineRule="auto"/>
              <w:jc w:val="center"/>
            </w:pPr>
            <w:r w:rsidRPr="00C80EE1">
              <w:t>5</w:t>
            </w:r>
          </w:p>
        </w:tc>
        <w:tc>
          <w:tcPr>
            <w:tcW w:w="1632" w:type="dxa"/>
          </w:tcPr>
          <w:p w:rsidR="00FA460E" w:rsidRPr="00C80EE1" w:rsidRDefault="00FA460E" w:rsidP="00691D74">
            <w:pPr>
              <w:spacing w:line="480" w:lineRule="auto"/>
              <w:jc w:val="center"/>
            </w:pPr>
            <w:r w:rsidRPr="00C80EE1">
              <w:t>7</w:t>
            </w:r>
          </w:p>
        </w:tc>
        <w:tc>
          <w:tcPr>
            <w:tcW w:w="1356" w:type="dxa"/>
          </w:tcPr>
          <w:p w:rsidR="00FA460E" w:rsidRPr="00C80EE1" w:rsidRDefault="00FA460E" w:rsidP="00691D74">
            <w:pPr>
              <w:spacing w:line="480" w:lineRule="auto"/>
              <w:jc w:val="center"/>
            </w:pPr>
            <w:r w:rsidRPr="00C80EE1">
              <w:t>7</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lastRenderedPageBreak/>
        <w:t xml:space="preserve">Table 3. </w:t>
      </w:r>
      <w:r w:rsidRPr="00C80EE1">
        <w:rPr>
          <w:sz w:val="22"/>
          <w:szCs w:val="22"/>
        </w:rPr>
        <w:t>Breakdown of connection types in 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379"/>
        <w:gridCol w:w="1549"/>
        <w:gridCol w:w="1210"/>
        <w:gridCol w:w="1390"/>
      </w:tblGrid>
      <w:tr w:rsidR="00FA460E" w:rsidRPr="00C80EE1" w:rsidTr="00691D74">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691D74">
            <w:pPr>
              <w:spacing w:line="480" w:lineRule="auto"/>
              <w:rPr>
                <w:color w:val="000000"/>
              </w:rPr>
            </w:pPr>
            <w:r w:rsidRPr="00C80EE1">
              <w:rPr>
                <w:b w:val="0"/>
                <w:bCs w:val="0"/>
                <w:color w:val="000000"/>
              </w:rPr>
              <w:lastRenderedPageBreak/>
              <w:t>Static</w:t>
            </w:r>
          </w:p>
        </w:tc>
        <w:tc>
          <w:tcPr>
            <w:tcW w:w="2586" w:type="dxa"/>
            <w:gridSpan w:val="2"/>
            <w:noWrap/>
            <w:hideMark/>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691D74">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leftIR</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Bumper</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rightIR</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rightLDR</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jc w:val="right"/>
              <w:rPr>
                <w:color w:val="000000"/>
              </w:rPr>
            </w:pPr>
          </w:p>
        </w:tc>
        <w:tc>
          <w:tcPr>
            <w:tcW w:w="1105"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691D74">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pPr>
          </w:p>
        </w:tc>
        <w:tc>
          <w:tcPr>
            <w:tcW w:w="1105"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leftIR</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Bumper</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rightIR</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691D74">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691D74">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color w:val="000000"/>
              </w:rPr>
            </w:pPr>
            <w:r w:rsidRPr="00C80EE1">
              <w:rPr>
                <w:color w:val="000000"/>
              </w:rPr>
              <w:t>rightLDR</w:t>
            </w:r>
          </w:p>
        </w:tc>
        <w:tc>
          <w:tcPr>
            <w:tcW w:w="1105"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691D74">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691D74">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691D74">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691D74">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691D74">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Pr="00C80EE1" w:rsidRDefault="00FA460E" w:rsidP="00FA460E">
      <w:pPr>
        <w:spacing w:line="480" w:lineRule="auto"/>
        <w:rPr>
          <w:sz w:val="22"/>
          <w:szCs w:val="22"/>
        </w:rPr>
      </w:pPr>
    </w:p>
    <w:p w:rsidR="00FA460E" w:rsidRPr="00C80EE1" w:rsidRDefault="00FA460E" w:rsidP="00FA460E">
      <w:pPr>
        <w:pStyle w:val="Title"/>
      </w:pPr>
      <w:r>
        <w:t>Chapter 4: Discussion</w:t>
      </w:r>
    </w:p>
    <w:p w:rsidR="00FA460E" w:rsidRDefault="00FA460E" w:rsidP="00FA460E">
      <w:pPr>
        <w:spacing w:line="480" w:lineRule="auto"/>
        <w:rPr>
          <w:i/>
          <w:sz w:val="22"/>
          <w:szCs w:val="22"/>
        </w:rPr>
      </w:pPr>
    </w:p>
    <w:p w:rsidR="00FA460E" w:rsidRPr="00C80EE1" w:rsidRDefault="00FA460E" w:rsidP="00FA460E">
      <w:pPr>
        <w:spacing w:line="480" w:lineRule="auto"/>
        <w:rPr>
          <w:sz w:val="22"/>
          <w:szCs w:val="22"/>
        </w:rPr>
      </w:pPr>
      <w:r w:rsidRPr="00C80EE1">
        <w:rPr>
          <w:i/>
          <w:sz w:val="22"/>
          <w:szCs w:val="22"/>
        </w:rPr>
        <w:t xml:space="preserve">Next Steps. </w:t>
      </w:r>
      <w:r w:rsidRPr="00C80EE1">
        <w:rPr>
          <w:sz w:val="22"/>
          <w:szCs w:val="22"/>
        </w:rPr>
        <w:t xml:space="preserve">Immediate next steps include reconfiguring the model to easily report more information on what occurred in our best performing trials, which world yielded higher overall fitness, and implementing </w:t>
      </w:r>
      <w:r>
        <w:rPr>
          <w:sz w:val="22"/>
          <w:szCs w:val="22"/>
        </w:rPr>
        <w:t xml:space="preserve">better analyses and </w:t>
      </w:r>
      <w:r w:rsidRPr="00C80EE1">
        <w:rPr>
          <w:sz w:val="22"/>
          <w:szCs w:val="22"/>
        </w:rPr>
        <w:t xml:space="preserve">statistical tests that tell us more information about the reproducibility </w:t>
      </w:r>
      <w:r>
        <w:rPr>
          <w:sz w:val="22"/>
          <w:szCs w:val="22"/>
        </w:rPr>
        <w:lastRenderedPageBreak/>
        <w:t xml:space="preserve">and magnitude </w:t>
      </w:r>
      <w:r w:rsidRPr="00C80EE1">
        <w:rPr>
          <w:sz w:val="22"/>
          <w:szCs w:val="22"/>
        </w:rPr>
        <w:t>of the evolutionary findings</w:t>
      </w:r>
      <w:r>
        <w:rPr>
          <w:sz w:val="22"/>
          <w:szCs w:val="22"/>
        </w:rPr>
        <w:t xml:space="preserve">. For example, </w:t>
      </w:r>
      <w:r w:rsidRPr="00C80EE1">
        <w:rPr>
          <w:sz w:val="22"/>
          <w:szCs w:val="22"/>
        </w:rPr>
        <w:t xml:space="preserve">if we ran </w:t>
      </w:r>
      <w:proofErr w:type="gramStart"/>
      <w:r w:rsidRPr="00C80EE1">
        <w:rPr>
          <w:sz w:val="22"/>
          <w:szCs w:val="22"/>
        </w:rPr>
        <w:t>this many times</w:t>
      </w:r>
      <w:proofErr w:type="gramEnd"/>
      <w:r w:rsidRPr="00C80EE1">
        <w:rPr>
          <w:sz w:val="22"/>
          <w:szCs w:val="22"/>
        </w:rPr>
        <w:t>, would our weights come out the same</w:t>
      </w:r>
      <w:r>
        <w:rPr>
          <w:sz w:val="22"/>
          <w:szCs w:val="22"/>
        </w:rPr>
        <w:t>?</w:t>
      </w:r>
      <w:r w:rsidRPr="00C80EE1">
        <w:rPr>
          <w:sz w:val="22"/>
          <w:szCs w:val="22"/>
        </w:rPr>
        <w:t xml:space="preserve"> This will perhaps lead us to augment our sample size and trials run.</w:t>
      </w:r>
    </w:p>
    <w:p w:rsidR="00FA460E" w:rsidRPr="00C80EE1" w:rsidRDefault="00FA460E" w:rsidP="00FA460E">
      <w:pPr>
        <w:spacing w:line="480" w:lineRule="auto"/>
        <w:ind w:firstLine="720"/>
        <w:rPr>
          <w:sz w:val="22"/>
          <w:szCs w:val="22"/>
        </w:rPr>
      </w:pPr>
      <w:r w:rsidRPr="00C80EE1">
        <w:rPr>
          <w:sz w:val="22"/>
          <w:szCs w:val="22"/>
        </w:rPr>
        <w:t xml:space="preserve">Longer term next steps include implementing a WANN to compare to the results of these ANNs in the same </w:t>
      </w:r>
      <w:proofErr w:type="gramStart"/>
      <w:r w:rsidRPr="00C80EE1">
        <w:rPr>
          <w:sz w:val="22"/>
          <w:szCs w:val="22"/>
        </w:rPr>
        <w:t>experiment, and</w:t>
      </w:r>
      <w:proofErr w:type="gramEnd"/>
      <w:r w:rsidRPr="00C80EE1">
        <w:rPr>
          <w:sz w:val="22"/>
          <w:szCs w:val="22"/>
        </w:rPr>
        <w:t xml:space="preserve"> finding new (better) ways to compare and analyze the resulting neural architectures. </w:t>
      </w:r>
    </w:p>
    <w:p w:rsidR="00FA460E" w:rsidRPr="00C80EE1" w:rsidRDefault="00FA460E" w:rsidP="00FA460E">
      <w:pPr>
        <w:spacing w:line="480" w:lineRule="auto"/>
        <w:rPr>
          <w:sz w:val="22"/>
          <w:szCs w:val="22"/>
        </w:rPr>
      </w:pPr>
    </w:p>
    <w:p w:rsidR="00FA460E" w:rsidRDefault="00FA460E" w:rsidP="00FA460E">
      <w:pPr>
        <w:spacing w:line="480" w:lineRule="auto"/>
        <w:rPr>
          <w:sz w:val="22"/>
          <w:szCs w:val="22"/>
        </w:rPr>
      </w:pPr>
      <w:r w:rsidRPr="00C80EE1">
        <w:rPr>
          <w:i/>
          <w:sz w:val="22"/>
          <w:szCs w:val="22"/>
        </w:rPr>
        <w:t>Reflection.</w:t>
      </w:r>
      <w:r w:rsidRPr="00C80EE1">
        <w:rPr>
          <w:sz w:val="22"/>
          <w:szCs w:val="22"/>
        </w:rPr>
        <w:t xml:space="preserve"> This project was a very cool opportunity to explore a curiosity of mine and undertake a large coding operation. While I started very early and scheduled weekly appointments to get help, I still ran out of time to fully complete the project well. </w:t>
      </w:r>
      <w:proofErr w:type="gramStart"/>
      <w:r w:rsidRPr="00C80EE1">
        <w:rPr>
          <w:sz w:val="22"/>
          <w:szCs w:val="22"/>
        </w:rPr>
        <w:t>Specifically</w:t>
      </w:r>
      <w:proofErr w:type="gramEnd"/>
      <w:r w:rsidRPr="00C80EE1">
        <w:rPr>
          <w:sz w:val="22"/>
          <w:szCs w:val="22"/>
        </w:rPr>
        <w:t xml:space="preserve"> with respect to analysis, I wish I had planned out my analysis better up-front. I spent most of my time jumping into the coding, which did require a lot of planning </w:t>
      </w:r>
      <w:r>
        <w:rPr>
          <w:sz w:val="22"/>
          <w:szCs w:val="22"/>
        </w:rPr>
        <w:t xml:space="preserve">and time </w:t>
      </w:r>
      <w:r w:rsidRPr="00C80EE1">
        <w:rPr>
          <w:sz w:val="22"/>
          <w:szCs w:val="22"/>
        </w:rPr>
        <w:t xml:space="preserve">as well, but even with a running model, without proper means of analysis, a model’s purpose cannot be well fulfilled. This was my biggest learning from this project. I truly ran out of time to get help with deciding which statistical tests needed to be run, and this would have been better to decide up-front. </w:t>
      </w:r>
    </w:p>
    <w:p w:rsidR="00FA460E" w:rsidRPr="00C80EE1" w:rsidRDefault="00FA460E" w:rsidP="00FA460E">
      <w:pPr>
        <w:spacing w:line="480" w:lineRule="auto"/>
        <w:ind w:firstLine="720"/>
        <w:rPr>
          <w:sz w:val="22"/>
          <w:szCs w:val="22"/>
        </w:rPr>
      </w:pPr>
      <w:r w:rsidRPr="00C80EE1">
        <w:rPr>
          <w:sz w:val="22"/>
          <w:szCs w:val="22"/>
        </w:rPr>
        <w:t>My second learning was in code planning. Though I had a well</w:t>
      </w:r>
      <w:r>
        <w:rPr>
          <w:sz w:val="22"/>
          <w:szCs w:val="22"/>
        </w:rPr>
        <w:t>-</w:t>
      </w:r>
      <w:r w:rsidRPr="00C80EE1">
        <w:rPr>
          <w:sz w:val="22"/>
          <w:szCs w:val="22"/>
        </w:rPr>
        <w:t xml:space="preserve">planned experimental design, my code design was figured out as I went, which resulted in many mistakes. For example, we used R, which does not allow global variables, and required us to pass in and out of functions a list that contained “global variables.” But, during the run of the experiment, these variables got tossed aside and the only information outputted became the most-fit weight matrices. I wish I had done a better job of anticipating all of the data I would want to analyze, like the grid, which would be interesting to analyze and compare bot paths. Likewise, I wish I had accumulated more data on the dynamic condition’s path, in terms of how many “randomly sized grids” were of each type. </w:t>
      </w:r>
    </w:p>
    <w:p w:rsidR="00FA460E" w:rsidRPr="00C80EE1" w:rsidRDefault="00FA460E" w:rsidP="00FA460E">
      <w:pPr>
        <w:spacing w:line="480" w:lineRule="auto"/>
        <w:ind w:firstLine="720"/>
        <w:rPr>
          <w:sz w:val="22"/>
          <w:szCs w:val="22"/>
        </w:rPr>
      </w:pPr>
      <w:r w:rsidRPr="00C80EE1">
        <w:rPr>
          <w:sz w:val="22"/>
          <w:szCs w:val="22"/>
        </w:rPr>
        <w:t xml:space="preserve">I am very interested in understanding the brain, how individuals’ brains differ and cause those individuals to differ, and how these differences evolve. I am increasingly curious and excited about this </w:t>
      </w:r>
      <w:r w:rsidRPr="00C80EE1">
        <w:rPr>
          <w:sz w:val="22"/>
          <w:szCs w:val="22"/>
        </w:rPr>
        <w:lastRenderedPageBreak/>
        <w:t xml:space="preserve">project, and very much enjoyed the freedom and lack of limitations that a modeling approach offers. (especially with respect to sample size!). </w:t>
      </w:r>
      <w:r>
        <w:rPr>
          <w:sz w:val="22"/>
          <w:szCs w:val="22"/>
        </w:rPr>
        <w:t xml:space="preserve">I am far more optimistic and excited about the use of models in scientific inquiry as a result of what I have learned throughout this semester and from this project. Additionally, </w:t>
      </w:r>
      <w:r w:rsidRPr="00C80EE1">
        <w:rPr>
          <w:sz w:val="22"/>
          <w:szCs w:val="22"/>
        </w:rPr>
        <w:t>I hope to continue this project through my thesis, and one day publish this work.</w:t>
      </w:r>
    </w:p>
    <w:p w:rsidR="00FA460E" w:rsidRPr="00C80EE1" w:rsidRDefault="00FA460E" w:rsidP="00FA460E">
      <w:pPr>
        <w:spacing w:line="480" w:lineRule="auto"/>
        <w:rPr>
          <w:sz w:val="22"/>
          <w:szCs w:val="22"/>
        </w:rPr>
      </w:pPr>
    </w:p>
    <w:p w:rsidR="00FA460E" w:rsidRPr="00C80EE1" w:rsidRDefault="00FA460E" w:rsidP="00FA460E">
      <w:pPr>
        <w:pStyle w:val="Title"/>
      </w:pPr>
      <w:r>
        <w:t xml:space="preserve">Chapter 5: </w:t>
      </w:r>
      <w:bookmarkStart w:id="0" w:name="_GoBack"/>
      <w:bookmarkEnd w:id="0"/>
      <w:r w:rsidRPr="00C80EE1">
        <w:t>References</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Pr="00C80EE1">
        <w:rPr>
          <w:noProof/>
          <w:sz w:val="22"/>
          <w:szCs w:val="22"/>
        </w:rPr>
        <w:t xml:space="preserve">Cappelle, C. K., Bernatskiy, A., Livingston, K., Livingston, N., &amp; Bongard, J. (2016). Morphological modularity can enable the evolution of robot behavior to scale linearly with the number of environmental features. </w:t>
      </w:r>
      <w:r w:rsidRPr="00C80EE1">
        <w:rPr>
          <w:i/>
          <w:iCs/>
          <w:noProof/>
          <w:sz w:val="22"/>
          <w:szCs w:val="22"/>
        </w:rPr>
        <w:t>Frontiers Robotics AI</w:t>
      </w:r>
      <w:r w:rsidRPr="00C80EE1">
        <w:rPr>
          <w:noProof/>
          <w:sz w:val="22"/>
          <w:szCs w:val="22"/>
        </w:rPr>
        <w:t xml:space="preserve">, </w:t>
      </w:r>
      <w:r w:rsidRPr="00C80EE1">
        <w:rPr>
          <w:i/>
          <w:iCs/>
          <w:noProof/>
          <w:sz w:val="22"/>
          <w:szCs w:val="22"/>
        </w:rPr>
        <w:t>3</w:t>
      </w:r>
      <w:r w:rsidRPr="00C80EE1">
        <w:rPr>
          <w:noProof/>
          <w:sz w:val="22"/>
          <w:szCs w:val="22"/>
        </w:rPr>
        <w:t>(OCT), 1–10. https://doi.org/10.3389/frobt.2016.00059</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Clune, J., Mouret, J. B., &amp; Lipson, H. (2013). Summary of the evolutionary origins of modularity. </w:t>
      </w:r>
      <w:r w:rsidRPr="00C80EE1">
        <w:rPr>
          <w:i/>
          <w:iCs/>
          <w:noProof/>
          <w:sz w:val="22"/>
          <w:szCs w:val="22"/>
        </w:rPr>
        <w:t>GECCO 2013 - Proceedings of the 2013 Genetic and Evolutionary Computation Conference Companion</w:t>
      </w:r>
      <w:r w:rsidRPr="00C80EE1">
        <w:rPr>
          <w:noProof/>
          <w:sz w:val="22"/>
          <w:szCs w:val="22"/>
        </w:rPr>
        <w:t>, 23. https://doi.org/10.1145/2464576.2464596</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Gaier, A., &amp; Ha, D. (2019). </w:t>
      </w:r>
      <w:r w:rsidRPr="00C80EE1">
        <w:rPr>
          <w:i/>
          <w:iCs/>
          <w:noProof/>
          <w:sz w:val="22"/>
          <w:szCs w:val="22"/>
        </w:rPr>
        <w:t>Weight Agnostic Neural Networks</w:t>
      </w:r>
      <w:r w:rsidRPr="00C80EE1">
        <w:rPr>
          <w:noProof/>
          <w:sz w:val="22"/>
          <w:szCs w:val="22"/>
        </w:rPr>
        <w:t>. (NeurIPS), 1–19. Retrieved from http://arxiv.org/abs/1906.04358</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Haddow, P., &amp; Tufte, G. (1999). Evolving a robot controller in hardware. </w:t>
      </w:r>
      <w:r w:rsidRPr="00C80EE1">
        <w:rPr>
          <w:i/>
          <w:iCs/>
          <w:noProof/>
          <w:sz w:val="22"/>
          <w:szCs w:val="22"/>
        </w:rPr>
        <w:t>Proc. of the Norwegian Computer Science Conference</w:t>
      </w:r>
      <w:r w:rsidRPr="00C80EE1">
        <w:rPr>
          <w:noProof/>
          <w:sz w:val="22"/>
          <w:szCs w:val="22"/>
        </w:rPr>
        <w:t>, (November), 141–150. Retrieved from http://citeseerx.ist.psu.edu/viewdoc/download?doi=10.1.1.27.7078&amp;amp;rep=rep1&amp;amp;type=pdf</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Huizinga, J., Mouret, J. B., &amp; Clune, J. (2014). Evolving neural networks that are both modular and regular: Hyperneat plus the connection cost technique. </w:t>
      </w:r>
      <w:r w:rsidRPr="00C80EE1">
        <w:rPr>
          <w:i/>
          <w:iCs/>
          <w:noProof/>
          <w:sz w:val="22"/>
          <w:szCs w:val="22"/>
        </w:rPr>
        <w:t>GECCO 2014 - Proceedings of the 2014 Genetic and Evolutionary Computation Conference</w:t>
      </w:r>
      <w:r w:rsidRPr="00C80EE1">
        <w:rPr>
          <w:noProof/>
          <w:sz w:val="22"/>
          <w:szCs w:val="22"/>
        </w:rPr>
        <w:t xml:space="preserve">, 697–704. </w:t>
      </w:r>
      <w:r w:rsidRPr="00C80EE1">
        <w:rPr>
          <w:noProof/>
          <w:sz w:val="22"/>
          <w:szCs w:val="22"/>
        </w:rPr>
        <w:lastRenderedPageBreak/>
        <w:t>https://doi.org/10.1145/2576768.2598232</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Livingston, N., Bernatskiy, A., Livingston, K., Smith, M. L., Schwarz, J., Bongard, J. C., … Long, J. H. (2016). Modularity and sparsity: Evolution of neural net controllers in physically embodied robots. </w:t>
      </w:r>
      <w:r w:rsidRPr="00C80EE1">
        <w:rPr>
          <w:i/>
          <w:iCs/>
          <w:noProof/>
          <w:sz w:val="22"/>
          <w:szCs w:val="22"/>
        </w:rPr>
        <w:t>Frontiers Robotics AI</w:t>
      </w:r>
      <w:r w:rsidRPr="00C80EE1">
        <w:rPr>
          <w:noProof/>
          <w:sz w:val="22"/>
          <w:szCs w:val="22"/>
        </w:rPr>
        <w:t xml:space="preserve">, </w:t>
      </w:r>
      <w:r w:rsidRPr="00C80EE1">
        <w:rPr>
          <w:i/>
          <w:iCs/>
          <w:noProof/>
          <w:sz w:val="22"/>
          <w:szCs w:val="22"/>
        </w:rPr>
        <w:t>3</w:t>
      </w:r>
      <w:r w:rsidRPr="00C80EE1">
        <w:rPr>
          <w:noProof/>
          <w:sz w:val="22"/>
          <w:szCs w:val="22"/>
        </w:rPr>
        <w:t>(DEC), 1–16. https://doi.org/10.3389/frobt.2016.00075</w:t>
      </w:r>
    </w:p>
    <w:p w:rsidR="00FA460E" w:rsidRPr="00C80EE1" w:rsidRDefault="00FA460E" w:rsidP="00FA460E">
      <w:pPr>
        <w:widowControl w:val="0"/>
        <w:autoSpaceDE w:val="0"/>
        <w:autoSpaceDN w:val="0"/>
        <w:adjustRightInd w:val="0"/>
        <w:spacing w:before="240" w:after="240" w:line="480" w:lineRule="auto"/>
        <w:ind w:left="480" w:hanging="480"/>
        <w:rPr>
          <w:noProof/>
          <w:sz w:val="22"/>
          <w:szCs w:val="22"/>
        </w:rPr>
      </w:pPr>
      <w:r w:rsidRPr="00C80EE1">
        <w:rPr>
          <w:noProof/>
          <w:sz w:val="22"/>
          <w:szCs w:val="22"/>
        </w:rPr>
        <w:t xml:space="preserve">Stanley, K. O., &amp; Miikkulainen, R. (2002). Evolving neural networks through augmenting topologies. </w:t>
      </w:r>
      <w:r w:rsidRPr="00C80EE1">
        <w:rPr>
          <w:i/>
          <w:iCs/>
          <w:noProof/>
          <w:sz w:val="22"/>
          <w:szCs w:val="22"/>
        </w:rPr>
        <w:t>Evolutionary Computation</w:t>
      </w:r>
      <w:r w:rsidRPr="00C80EE1">
        <w:rPr>
          <w:noProof/>
          <w:sz w:val="22"/>
          <w:szCs w:val="22"/>
        </w:rPr>
        <w:t xml:space="preserve">, </w:t>
      </w:r>
      <w:r w:rsidRPr="00C80EE1">
        <w:rPr>
          <w:i/>
          <w:iCs/>
          <w:noProof/>
          <w:sz w:val="22"/>
          <w:szCs w:val="22"/>
        </w:rPr>
        <w:t>10</w:t>
      </w:r>
      <w:r w:rsidRPr="00C80EE1">
        <w:rPr>
          <w:noProof/>
          <w:sz w:val="22"/>
          <w:szCs w:val="22"/>
        </w:rPr>
        <w:t>(2), 99–127. https://doi.org/10.1162/106365602320169811</w:t>
      </w:r>
    </w:p>
    <w:p w:rsidR="00FA460E" w:rsidRPr="00C80EE1" w:rsidRDefault="00FA460E" w:rsidP="00FA460E">
      <w:pPr>
        <w:widowControl w:val="0"/>
        <w:autoSpaceDE w:val="0"/>
        <w:autoSpaceDN w:val="0"/>
        <w:adjustRightInd w:val="0"/>
        <w:spacing w:before="240" w:after="240" w:line="480" w:lineRule="auto"/>
        <w:ind w:left="480" w:hanging="480"/>
        <w:rPr>
          <w:sz w:val="22"/>
          <w:szCs w:val="22"/>
        </w:rPr>
      </w:pPr>
      <w:r w:rsidRPr="00C80EE1">
        <w:rPr>
          <w:sz w:val="22"/>
          <w:szCs w:val="22"/>
        </w:rPr>
        <w:fldChar w:fldCharType="end"/>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1E193E"/>
    <w:rsid w:val="0020674B"/>
    <w:rsid w:val="008B3D63"/>
    <w:rsid w:val="00D43527"/>
    <w:rsid w:val="00E46860"/>
    <w:rsid w:val="00EF159A"/>
    <w:rsid w:val="00FA4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E4F0A5"/>
  <w15:chartTrackingRefBased/>
  <w15:docId w15:val="{94E7057D-65AC-7340-A4FE-DCAE460BF4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8.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7.png"/><Relationship Id="rId5" Type="http://schemas.openxmlformats.org/officeDocument/2006/relationships/image" Target="media/image2.png"/><Relationship Id="rId10" Type="http://schemas.openxmlformats.org/officeDocument/2006/relationships/image" Target="media/image6.png"/><Relationship Id="rId4" Type="http://schemas.openxmlformats.org/officeDocument/2006/relationships/image" Target="media/image1.png"/><Relationship Id="rId9" Type="http://schemas.openxmlformats.org/officeDocument/2006/relationships/hyperlink" Target="https://github.com/lpsample/LSample_COGS319"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882</Words>
  <Characters>39231</Characters>
  <Application>Microsoft Office Word</Application>
  <DocSecurity>0</DocSecurity>
  <Lines>326</Lines>
  <Paragraphs>92</Paragraphs>
  <ScaleCrop>false</ScaleCrop>
  <Company/>
  <LinksUpToDate>false</LinksUpToDate>
  <CharactersWithSpaces>4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2</cp:revision>
  <dcterms:created xsi:type="dcterms:W3CDTF">2020-04-02T20:04:00Z</dcterms:created>
  <dcterms:modified xsi:type="dcterms:W3CDTF">2020-04-02T20:04:00Z</dcterms:modified>
</cp:coreProperties>
</file>